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0A0AF4C" w14:textId="77777777" w:rsidR="002C0283" w:rsidRDefault="002C0283">
      <w:proofErr w:type="spellStart"/>
      <w:r>
        <w:rPr>
          <w:b/>
        </w:rPr>
        <w:t>Methylome</w:t>
      </w:r>
      <w:proofErr w:type="spellEnd"/>
      <w:r>
        <w:rPr>
          <w:b/>
        </w:rPr>
        <w:t xml:space="preserve"> Analysis</w:t>
      </w:r>
      <w:r>
        <w:tab/>
      </w:r>
    </w:p>
    <w:p w14:paraId="6F71C428" w14:textId="043EA172" w:rsidR="00AC0AF5" w:rsidRDefault="002C0283">
      <w:r>
        <w:tab/>
      </w:r>
      <w:r w:rsidR="00AC0AF5">
        <w:t>Previously published w</w:t>
      </w:r>
      <w:r w:rsidR="00D93D32">
        <w:t>hole-genome bisulfite sequencing data</w:t>
      </w:r>
      <w:r w:rsidR="00AC0AF5">
        <w:t xml:space="preserve"> </w:t>
      </w:r>
      <w:r w:rsidR="00AC0AF5">
        <w:fldChar w:fldCharType="begin">
          <w:fldData xml:space="preserve">PEVuZE5vdGU+PENpdGU+PEF1dGhvcj5OaWVkZXJodXRoPC9BdXRob3I+PFllYXI+MjAxNjwvWWVh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</w:fldData>
        </w:fldChar>
      </w:r>
      <w:r w:rsidR="00313FFD">
        <w:instrText xml:space="preserve"> ADDIN EN.CITE </w:instrText>
      </w:r>
      <w:r w:rsidR="00313FFD">
        <w:fldChar w:fldCharType="begin">
          <w:fldData xml:space="preserve">PEVuZE5vdGU+PENpdGU+PEF1dGhvcj5OaWVkZXJodXRoPC9BdXRob3I+PFllYXI+MjAxNjwvWWVh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</w:fldData>
        </w:fldChar>
      </w:r>
      <w:r w:rsidR="00313FFD">
        <w:instrText xml:space="preserve"> ADDIN EN.CITE.DATA </w:instrText>
      </w:r>
      <w:r w:rsidR="00313FFD">
        <w:fldChar w:fldCharType="end"/>
      </w:r>
      <w:r w:rsidR="00AC0AF5">
        <w:fldChar w:fldCharType="separate"/>
      </w:r>
      <w:r w:rsidR="00313FFD">
        <w:rPr>
          <w:noProof/>
        </w:rPr>
        <w:t>[1-5]</w:t>
      </w:r>
      <w:r w:rsidR="00AC0AF5">
        <w:fldChar w:fldCharType="end"/>
      </w:r>
      <w:r w:rsidR="00D93D32">
        <w:t xml:space="preserve"> was </w:t>
      </w:r>
      <w:r w:rsidR="00AC0AF5">
        <w:t>downloaded from the Short-Read Archive (</w:t>
      </w:r>
      <w:r w:rsidR="00AC0AF5" w:rsidRPr="002C0283">
        <w:rPr>
          <w:b/>
        </w:rPr>
        <w:t>Supplementary Table X</w:t>
      </w:r>
      <w:r w:rsidR="00AC0AF5">
        <w:t>) and remapped to each species</w:t>
      </w:r>
      <w:r w:rsidR="00914DEA">
        <w:t>’</w:t>
      </w:r>
      <w:r w:rsidR="00AC0AF5">
        <w:t xml:space="preserve"> respective genome using </w:t>
      </w:r>
      <w:proofErr w:type="spellStart"/>
      <w:r w:rsidR="00AC0AF5">
        <w:t>methylpy</w:t>
      </w:r>
      <w:proofErr w:type="spellEnd"/>
      <w:r w:rsidR="00AC0AF5">
        <w:t xml:space="preserve"> </w:t>
      </w:r>
      <w:r w:rsidR="00AC0AF5">
        <w:fldChar w:fldCharType="begin"/>
      </w:r>
      <w:r w:rsidR="00313FFD">
        <w:instrText xml:space="preserve"> ADDIN EN.CITE &lt;EndNote&gt;&lt;Cite&gt;&lt;Author&gt;Schultz&lt;/Author&gt;&lt;Year&gt;2015&lt;/Year&gt;&lt;RecNum&gt;641&lt;/RecNum&gt;&lt;DisplayText&gt;[6]&lt;/DisplayText&gt;&lt;record&gt;&lt;rec-number&gt;641&lt;/rec-number&gt;&lt;foreign-keys&gt;&lt;key app="EN" db-id="p29pvdf0ifav0meztp7p5se20pf9t9zxwf5f" timestamp="1433192328"&gt;641&lt;/key&gt;&lt;key app="ENWeb" db-id=""&gt;0&lt;/key&gt;&lt;/foreign-keys&gt;&lt;ref-type name="Journal Article"&gt;17&lt;/ref-type&gt;&lt;contributors&gt;&lt;authors&gt;&lt;author&gt;Schultz, Matthew D.&lt;/author&gt;&lt;author&gt;He, Yupeng&lt;/author&gt;&lt;author&gt;Whitaker, John W.&lt;/author&gt;&lt;author&gt;Hariharan, Manoj&lt;/author&gt;&lt;author&gt;Mukamel, Eran A.&lt;/author&gt;&lt;author&gt;Leung, Danny&lt;/author&gt;&lt;author&gt;Rajagopal, Nisha&lt;/author&gt;&lt;author&gt;Nery, Joseph R.&lt;/author&gt;&lt;author&gt;Urich, Mark A.&lt;/author&gt;&lt;author&gt;Chen, Huaming&lt;/author&gt;&lt;author&gt;Lin, Shin&lt;/author&gt;&lt;author&gt;Lin, Yiing&lt;/author&gt;&lt;author&gt;Jung, Inkyung&lt;/author&gt;&lt;author&gt;Schmitt, Anthony D.&lt;/author&gt;&lt;author&gt;Selvaraj, Siddarth&lt;/author&gt;&lt;author&gt;Ren, Bing&lt;/author&gt;&lt;author&gt;Sejnowski, Terrence J.&lt;/author&gt;&lt;author&gt;Wang, Wei&lt;/author&gt;&lt;author&gt;Ecker, Joseph R.&lt;/author&gt;&lt;/authors&gt;&lt;/contributors&gt;&lt;titles&gt;&lt;title&gt;Human body epigenome maps reveal noncanonical DNA methylation variation&lt;/title&gt;&lt;secondary-title&gt;Nature&lt;/secondary-title&gt;&lt;/titles&gt;&lt;periodical&gt;&lt;full-title&gt;Nature&lt;/full-title&gt;&lt;abbr-1&gt;Nature&lt;/abbr-1&gt;&lt;/periodical&gt;&lt;dates&gt;&lt;year&gt;2015&lt;/year&gt;&lt;/dates&gt;&lt;isbn&gt;0028-0836&amp;#xD;1476-4687&lt;/isbn&gt;&lt;urls&gt;&lt;/urls&gt;&lt;electronic-resource-num&gt;10.1038/nature14465&lt;/electronic-resource-num&gt;&lt;/record&gt;&lt;/Cite&gt;&lt;/EndNote&gt;</w:instrText>
      </w:r>
      <w:r w:rsidR="00AC0AF5">
        <w:fldChar w:fldCharType="separate"/>
      </w:r>
      <w:r w:rsidR="00313FFD">
        <w:rPr>
          <w:noProof/>
        </w:rPr>
        <w:t>[6]</w:t>
      </w:r>
      <w:r w:rsidR="00AC0AF5">
        <w:fldChar w:fldCharType="end"/>
      </w:r>
      <w:r w:rsidR="00AC0AF5">
        <w:t xml:space="preserve">. Custom python scripts and </w:t>
      </w:r>
      <w:proofErr w:type="spellStart"/>
      <w:r w:rsidR="00AC0AF5">
        <w:t>pybedtools</w:t>
      </w:r>
      <w:proofErr w:type="spellEnd"/>
      <w:r w:rsidR="00AC0AF5">
        <w:t xml:space="preserve"> </w:t>
      </w:r>
      <w:r w:rsidR="00AC0AF5">
        <w:fldChar w:fldCharType="begin"/>
      </w:r>
      <w:r w:rsidR="00313FFD">
        <w:instrText xml:space="preserve"> ADDIN EN.CITE &lt;EndNote&gt;&lt;Cite&gt;&lt;Author&gt;Dale&lt;/Author&gt;&lt;Year&gt;2011&lt;/Year&gt;&lt;RecNum&gt;1085&lt;/RecNum&gt;&lt;DisplayText&gt;[7]&lt;/DisplayText&gt;&lt;record&gt;&lt;rec-number&gt;1085&lt;/rec-number&gt;&lt;foreign-keys&gt;&lt;key app="EN" db-id="svzz25edc5sdexe9tzl5v50we2asx5ptftv9" timestamp="1502904611"&gt;1085&lt;/key&gt;&lt;key app="ENWeb" db-id=""&gt;0&lt;/key&gt;&lt;/foreign-keys&gt;&lt;ref-type name="Journal Article"&gt;17&lt;/ref-type&gt;&lt;contributors&gt;&lt;authors&gt;&lt;author&gt;Dale, R. K.&lt;/author&gt;&lt;author&gt;Pedersen, B. S.&lt;/author&gt;&lt;author&gt;Quinlan, A. R.&lt;/author&gt;&lt;/authors&gt;&lt;/contributors&gt;&lt;auth-address&gt;Laboratory of Cellular and Developmental Biology, National Institute of Diabetes and Digestive and Kidney Diseases, National Institutes of Health, Bethesda, MD 20892, USA. dalerr@niddk.nih.gov&lt;/auth-address&gt;&lt;titles&gt;&lt;title&gt;Pybedtools: a flexible Python library for manipulating genomic datasets and annotations&lt;/title&gt;&lt;secondary-title&gt;Bioinformatics&lt;/secondary-title&gt;&lt;/titles&gt;&lt;periodical&gt;&lt;full-title&gt;Bioinformatics&lt;/full-title&gt;&lt;/periodical&gt;&lt;pages&gt;3423-4&lt;/pages&gt;&lt;volume&gt;27&lt;/volume&gt;&lt;number&gt;24&lt;/number&gt;&lt;keywords&gt;&lt;keyword&gt;Animals&lt;/keyword&gt;&lt;keyword&gt;Computational Biology&lt;/keyword&gt;&lt;keyword&gt;Genomics&lt;/keyword&gt;&lt;keyword&gt;Molecular Sequence Annotation&lt;/keyword&gt;&lt;keyword&gt;*Software&lt;/keyword&gt;&lt;/keywords&gt;&lt;dates&gt;&lt;year&gt;2011&lt;/year&gt;&lt;pub-dates&gt;&lt;date&gt;Dec 15&lt;/date&gt;&lt;/pub-dates&gt;&lt;/dates&gt;&lt;isbn&gt;1367-4811 (Electronic)&amp;#xD;1367-4803 (Linking)&lt;/isbn&gt;&lt;accession-num&gt;21949271&lt;/accession-num&gt;&lt;urls&gt;&lt;related-urls&gt;&lt;url&gt;https://www.ncbi.nlm.nih.gov/pubmed/21949271&lt;/url&gt;&lt;/related-urls&gt;&lt;/urls&gt;&lt;custom2&gt;PMC3232365&lt;/custom2&gt;&lt;electronic-resource-num&gt;10.1093/bioinformatics/btr539&lt;/electronic-resource-num&gt;&lt;/record&gt;&lt;/Cite&gt;&lt;/EndNote&gt;</w:instrText>
      </w:r>
      <w:r w:rsidR="00AC0AF5">
        <w:fldChar w:fldCharType="separate"/>
      </w:r>
      <w:r w:rsidR="00313FFD">
        <w:rPr>
          <w:noProof/>
        </w:rPr>
        <w:t>[7]</w:t>
      </w:r>
      <w:r w:rsidR="00AC0AF5">
        <w:fldChar w:fldCharType="end"/>
      </w:r>
      <w:r w:rsidR="00AC0AF5">
        <w:t xml:space="preserve"> were used to map methylation data to the first 150 base pairs of each transcript and call the weighted methylation level </w:t>
      </w:r>
      <w:r w:rsidR="00AC0AF5">
        <w:fldChar w:fldCharType="begin"/>
      </w:r>
      <w:r w:rsidR="00313FFD">
        <w:instrText xml:space="preserve"> ADDIN EN.CITE &lt;EndNote&gt;&lt;Cite&gt;&lt;Author&gt;Schultz&lt;/Author&gt;&lt;Year&gt;2012&lt;/Year&gt;&lt;RecNum&gt;1183&lt;/RecNum&gt;&lt;DisplayText&gt;[8]&lt;/DisplayText&gt;&lt;record&gt;&lt;rec-number&gt;1183&lt;/rec-number&gt;&lt;foreign-keys&gt;&lt;key app="EN" db-id="svzz25edc5sdexe9tzl5v50we2asx5ptftv9" timestamp="1504558253"&gt;1183&lt;/key&gt;&lt;key app="ENWeb" db-id=""&gt;0&lt;/key&gt;&lt;/foreign-keys&gt;&lt;ref-type name="Journal Article"&gt;17&lt;/ref-type&gt;&lt;contributors&gt;&lt;authors&gt;&lt;author&gt;Schultz, M. D.&lt;/author&gt;&lt;author&gt;Schmitz, R. J.&lt;/author&gt;&lt;author&gt;Ecker, J. R.&lt;/author&gt;&lt;/authors&gt;&lt;/contributors&gt;&lt;titles&gt;&lt;title&gt;&amp;apos;Leveling&amp;apos; the playing field for analyses of single-base resolution DNA methylomes&lt;/title&gt;&lt;secondary-title&gt;Trends Genet&lt;/secondary-title&gt;&lt;/titles&gt;&lt;periodical&gt;&lt;full-title&gt;Trends Genet&lt;/full-title&gt;&lt;/periodical&gt;&lt;pages&gt;583-5&lt;/pages&gt;&lt;volume&gt;28&lt;/volume&gt;&lt;number&gt;12&lt;/number&gt;&lt;keywords&gt;&lt;keyword&gt;Cytosine/metabolism&lt;/keyword&gt;&lt;keyword&gt;*DNA Methylation&lt;/keyword&gt;&lt;keyword&gt;Genome&lt;/keyword&gt;&lt;keyword&gt;Sequence Analysis, DNA/*methods/statistics &amp;amp; numerical data&lt;/keyword&gt;&lt;keyword&gt;Sulfites&lt;/keyword&gt;&lt;/keywords&gt;&lt;dates&gt;&lt;year&gt;2012&lt;/year&gt;&lt;pub-dates&gt;&lt;date&gt;Dec&lt;/date&gt;&lt;/pub-dates&gt;&lt;/dates&gt;&lt;isbn&gt;0168-9525 (Print)&amp;#xD;0168-9525 (Linking)&lt;/isbn&gt;&lt;accession-num&gt;23131467&lt;/accession-num&gt;&lt;urls&gt;&lt;related-urls&gt;&lt;url&gt;https://www.ncbi.nlm.nih.gov/pubmed/23131467&lt;/url&gt;&lt;/related-urls&gt;&lt;/urls&gt;&lt;custom2&gt;PMC3523709&lt;/custom2&gt;&lt;electronic-resource-num&gt;10.1016/j.tig.2012.10.012&lt;/electronic-resource-num&gt;&lt;/record&gt;&lt;/Cite&gt;&lt;/EndNote&gt;</w:instrText>
      </w:r>
      <w:r w:rsidR="00AC0AF5">
        <w:fldChar w:fldCharType="separate"/>
      </w:r>
      <w:r w:rsidR="00313FFD">
        <w:rPr>
          <w:noProof/>
        </w:rPr>
        <w:t>[8]</w:t>
      </w:r>
      <w:r w:rsidR="00AC0AF5">
        <w:fldChar w:fldCharType="end"/>
      </w:r>
      <w:bookmarkStart w:id="0" w:name="_GoBack"/>
      <w:bookmarkEnd w:id="0"/>
      <w:r w:rsidR="001F3DD3">
        <w:t xml:space="preserve">. All methylation analysis scripts and tables of methylation levels are available on </w:t>
      </w:r>
      <w:proofErr w:type="spellStart"/>
      <w:r w:rsidR="001F3DD3">
        <w:t>Github</w:t>
      </w:r>
      <w:proofErr w:type="spellEnd"/>
      <w:r w:rsidR="001F3DD3">
        <w:t xml:space="preserve"> (</w:t>
      </w:r>
      <w:r w:rsidR="00183572" w:rsidRPr="00183572">
        <w:t>https://github.com/niederhuth/Bowers-Gene-Duplication-Methylation</w:t>
      </w:r>
      <w:r w:rsidR="00183572">
        <w:t>).</w:t>
      </w:r>
    </w:p>
    <w:p w14:paraId="7A7F32A8" w14:textId="77777777" w:rsidR="00AC0AF5" w:rsidRDefault="00AC0AF5"/>
    <w:p w14:paraId="1AFB391D" w14:textId="77777777" w:rsidR="00313FFD" w:rsidRPr="00313FFD" w:rsidRDefault="00AC0AF5" w:rsidP="00313FFD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313FFD" w:rsidRPr="00313FFD">
        <w:rPr>
          <w:noProof/>
        </w:rPr>
        <w:t>1.</w:t>
      </w:r>
      <w:r w:rsidR="00313FFD" w:rsidRPr="00313FFD">
        <w:rPr>
          <w:noProof/>
        </w:rPr>
        <w:tab/>
        <w:t>Niederhuth CE, Bewick AJ, Ji L, Alabady MS, Kim KD, Li Q, et al. Widespread natural variation of DNA methylation within angiosperms. Genome Biol. 2016;17(1):194. doi: 10.1186/s13059-016-1059-0. PubMed PMID: 27671052; PubMed Central PMCID: PMCPMC5037628.</w:t>
      </w:r>
    </w:p>
    <w:p w14:paraId="3E6A6D74" w14:textId="77777777" w:rsidR="00313FFD" w:rsidRPr="00313FFD" w:rsidRDefault="00313FFD" w:rsidP="00313FFD">
      <w:pPr>
        <w:pStyle w:val="EndNoteBibliography"/>
        <w:rPr>
          <w:noProof/>
        </w:rPr>
      </w:pPr>
      <w:r w:rsidRPr="00313FFD">
        <w:rPr>
          <w:noProof/>
        </w:rPr>
        <w:t>2.</w:t>
      </w:r>
      <w:r w:rsidRPr="00313FFD">
        <w:rPr>
          <w:noProof/>
        </w:rPr>
        <w:tab/>
        <w:t>Schmitz RJ, Schultz MD, Lewsey MG, O'Malley RC, Urich MA, Libiger O, et al. Transgenerational epigenetic instability is a source of novel methylation variants. Science. 2011;334(6054):369-73. doi: 10.1126/science.1212959. PubMed PMID: 21921155; PubMed Central PMCID: PMCPMC3210014.</w:t>
      </w:r>
    </w:p>
    <w:p w14:paraId="5E2DC6FE" w14:textId="77777777" w:rsidR="00313FFD" w:rsidRPr="00313FFD" w:rsidRDefault="00313FFD" w:rsidP="00313FFD">
      <w:pPr>
        <w:pStyle w:val="EndNoteBibliography"/>
        <w:rPr>
          <w:noProof/>
        </w:rPr>
      </w:pPr>
      <w:r w:rsidRPr="00313FFD">
        <w:rPr>
          <w:noProof/>
        </w:rPr>
        <w:t>3.</w:t>
      </w:r>
      <w:r w:rsidRPr="00313FFD">
        <w:rPr>
          <w:noProof/>
        </w:rPr>
        <w:tab/>
        <w:t>Secco D, Wang C, Shou H, Schultz MD, Chiarenza S, Nussaume L, et al. Stress induced gene expression drives transient DNA methylation changes at adjacent repetitive elements. Elife. 2015;4. doi: 10.7554/eLife.09343. PubMed PMID: 26196146; PubMed Central PMCID: PMCPMC4534844.</w:t>
      </w:r>
    </w:p>
    <w:p w14:paraId="672CC9D6" w14:textId="77777777" w:rsidR="00313FFD" w:rsidRPr="00313FFD" w:rsidRDefault="00313FFD" w:rsidP="00313FFD">
      <w:pPr>
        <w:pStyle w:val="EndNoteBibliography"/>
        <w:rPr>
          <w:noProof/>
        </w:rPr>
      </w:pPr>
      <w:r w:rsidRPr="00313FFD">
        <w:rPr>
          <w:noProof/>
        </w:rPr>
        <w:t>4.</w:t>
      </w:r>
      <w:r w:rsidRPr="00313FFD">
        <w:rPr>
          <w:noProof/>
        </w:rPr>
        <w:tab/>
        <w:t>Zhang B, Tieman DM, Jiao C, Xu Y, Chen K, Fe Z, et al. Chilling-induced tomato flavor loss is associated with altered volatile synthesis and transient changes in DNA methylation. Proc Natl Acad Sci U S A. 2016;113(44):12580-5. doi: 10.1073/pnas.1613910113. PubMed PMID: 27791156; PubMed Central PMCID: PMCPMC5098663.</w:t>
      </w:r>
    </w:p>
    <w:p w14:paraId="522F47C2" w14:textId="77777777" w:rsidR="00313FFD" w:rsidRPr="00313FFD" w:rsidRDefault="00313FFD" w:rsidP="00313FFD">
      <w:pPr>
        <w:pStyle w:val="EndNoteBibliography"/>
        <w:rPr>
          <w:noProof/>
        </w:rPr>
      </w:pPr>
      <w:r w:rsidRPr="00313FFD">
        <w:rPr>
          <w:noProof/>
        </w:rPr>
        <w:t>5.</w:t>
      </w:r>
      <w:r w:rsidRPr="00313FFD">
        <w:rPr>
          <w:noProof/>
        </w:rPr>
        <w:tab/>
        <w:t>Li Q, Gent JI, Zynda G, Song J, Makarevitch I, Hirsch CD, et al. RNA-directed DNA methylation enforces boundaries between heterochromatin and euchromatin in the maize genome. Proc Natl Acad Sci U S A. 2015;112(47):14728-33. doi: 10.1073/pnas.1514680112. PubMed PMID: 26553984; PubMed Central PMCID: PMCPMC4664327.</w:t>
      </w:r>
    </w:p>
    <w:p w14:paraId="70018BE3" w14:textId="77777777" w:rsidR="00313FFD" w:rsidRPr="00313FFD" w:rsidRDefault="00313FFD" w:rsidP="00313FFD">
      <w:pPr>
        <w:pStyle w:val="EndNoteBibliography"/>
        <w:rPr>
          <w:noProof/>
        </w:rPr>
      </w:pPr>
      <w:r w:rsidRPr="00313FFD">
        <w:rPr>
          <w:noProof/>
        </w:rPr>
        <w:t>6.</w:t>
      </w:r>
      <w:r w:rsidRPr="00313FFD">
        <w:rPr>
          <w:noProof/>
        </w:rPr>
        <w:tab/>
        <w:t>Schultz MD, He Y, Whitaker JW, Hariharan M, Mukamel EA, Leung D, et al. Human body epigenome maps reveal noncanonical DNA methylation variation. Nature. 2015. doi: 10.1038/nature14465.</w:t>
      </w:r>
    </w:p>
    <w:p w14:paraId="1722C8DB" w14:textId="77777777" w:rsidR="00313FFD" w:rsidRPr="00313FFD" w:rsidRDefault="00313FFD" w:rsidP="00313FFD">
      <w:pPr>
        <w:pStyle w:val="EndNoteBibliography"/>
        <w:rPr>
          <w:noProof/>
        </w:rPr>
      </w:pPr>
      <w:r w:rsidRPr="00313FFD">
        <w:rPr>
          <w:noProof/>
        </w:rPr>
        <w:t>7.</w:t>
      </w:r>
      <w:r w:rsidRPr="00313FFD">
        <w:rPr>
          <w:noProof/>
        </w:rPr>
        <w:tab/>
        <w:t>Dale RK, Pedersen BS, Quinlan AR. Pybedtools: a flexible Python library for manipulating genomic datasets and annotations. Bioinformatics. 2011;27(24):3423-4. doi: 10.1093/bioinformatics/btr539. PubMed PMID: 21949271; PubMed Central PMCID: PMCPMC3232365.</w:t>
      </w:r>
    </w:p>
    <w:p w14:paraId="439894DB" w14:textId="77777777" w:rsidR="00313FFD" w:rsidRPr="00313FFD" w:rsidRDefault="00313FFD" w:rsidP="00313FFD">
      <w:pPr>
        <w:pStyle w:val="EndNoteBibliography"/>
        <w:rPr>
          <w:noProof/>
        </w:rPr>
      </w:pPr>
      <w:r w:rsidRPr="00313FFD">
        <w:rPr>
          <w:noProof/>
        </w:rPr>
        <w:t>8.</w:t>
      </w:r>
      <w:r w:rsidRPr="00313FFD">
        <w:rPr>
          <w:noProof/>
        </w:rPr>
        <w:tab/>
        <w:t>Schultz MD, Schmitz RJ, Ecker JR. 'Leveling' the playing field for analyses of single-base resolution DNA methylomes. Trends Genet. 2012;28(12):583-5. doi: 10.1016/j.tig.2012.10.012. PubMed PMID: 23131467; PubMed Central PMCID: PMCPMC3523709.</w:t>
      </w:r>
    </w:p>
    <w:p w14:paraId="7371C3C4" w14:textId="4F49218A" w:rsidR="00B92921" w:rsidRPr="00D93D32" w:rsidRDefault="00AC0AF5">
      <w:r>
        <w:fldChar w:fldCharType="end"/>
      </w:r>
    </w:p>
    <w:sectPr w:rsidR="00B92921" w:rsidRPr="00D93D32" w:rsidSect="00D4018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proofState w:spelling="clean" w:grammar="clean"/>
  <w:revisionView w:markup="0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29pvdf0ifav0meztp7p5se20pf9t9zxwf5f&quot;&gt;My EndNote Library&lt;record-ids&gt;&lt;item&gt;641&lt;/item&gt;&lt;/record-ids&gt;&lt;/item&gt;&lt;item db-id=&quot;svzz25edc5sdexe9tzl5v50we2asx5ptftv9&quot;&gt;Niederhuth_Endnote_Library&lt;record-ids&gt;&lt;item&gt;4&lt;/item&gt;&lt;item&gt;294&lt;/item&gt;&lt;item&gt;400&lt;/item&gt;&lt;item&gt;1085&lt;/item&gt;&lt;item&gt;1086&lt;/item&gt;&lt;item&gt;1087&lt;/item&gt;&lt;item&gt;1183&lt;/item&gt;&lt;/record-ids&gt;&lt;/item&gt;&lt;/Libraries&gt;"/>
  </w:docVars>
  <w:rsids>
    <w:rsidRoot w:val="00D93D32"/>
    <w:rsid w:val="000109FA"/>
    <w:rsid w:val="00034790"/>
    <w:rsid w:val="00037C93"/>
    <w:rsid w:val="0004194D"/>
    <w:rsid w:val="000517F9"/>
    <w:rsid w:val="000B69F3"/>
    <w:rsid w:val="000D08D0"/>
    <w:rsid w:val="000E3A8B"/>
    <w:rsid w:val="001132E3"/>
    <w:rsid w:val="00143AD7"/>
    <w:rsid w:val="00151A55"/>
    <w:rsid w:val="001557AC"/>
    <w:rsid w:val="001808CD"/>
    <w:rsid w:val="00183572"/>
    <w:rsid w:val="001938B9"/>
    <w:rsid w:val="001A3A9E"/>
    <w:rsid w:val="001F3DD3"/>
    <w:rsid w:val="0020260C"/>
    <w:rsid w:val="00233628"/>
    <w:rsid w:val="00236C92"/>
    <w:rsid w:val="00255AD0"/>
    <w:rsid w:val="002713D4"/>
    <w:rsid w:val="002A20F8"/>
    <w:rsid w:val="002C0283"/>
    <w:rsid w:val="002C34C2"/>
    <w:rsid w:val="002C3EDD"/>
    <w:rsid w:val="002E1E27"/>
    <w:rsid w:val="002F4FD5"/>
    <w:rsid w:val="0030472B"/>
    <w:rsid w:val="003069EE"/>
    <w:rsid w:val="00313FFD"/>
    <w:rsid w:val="003808BB"/>
    <w:rsid w:val="00426C7F"/>
    <w:rsid w:val="00427CCB"/>
    <w:rsid w:val="00450127"/>
    <w:rsid w:val="004511E7"/>
    <w:rsid w:val="00455ACA"/>
    <w:rsid w:val="004740BA"/>
    <w:rsid w:val="00487A6A"/>
    <w:rsid w:val="00494699"/>
    <w:rsid w:val="004A15D9"/>
    <w:rsid w:val="004D2C1E"/>
    <w:rsid w:val="004D4B10"/>
    <w:rsid w:val="004D7FEF"/>
    <w:rsid w:val="004E4A21"/>
    <w:rsid w:val="004E620F"/>
    <w:rsid w:val="004F1D83"/>
    <w:rsid w:val="004F493E"/>
    <w:rsid w:val="00512743"/>
    <w:rsid w:val="00520609"/>
    <w:rsid w:val="00541919"/>
    <w:rsid w:val="00554BCD"/>
    <w:rsid w:val="00585958"/>
    <w:rsid w:val="005A177A"/>
    <w:rsid w:val="005A7900"/>
    <w:rsid w:val="005C4AC0"/>
    <w:rsid w:val="005D2C65"/>
    <w:rsid w:val="00601102"/>
    <w:rsid w:val="006236A5"/>
    <w:rsid w:val="00636A16"/>
    <w:rsid w:val="00657862"/>
    <w:rsid w:val="00684AE7"/>
    <w:rsid w:val="006B1ECC"/>
    <w:rsid w:val="006E4FE1"/>
    <w:rsid w:val="00710C80"/>
    <w:rsid w:val="00743DDD"/>
    <w:rsid w:val="00794D93"/>
    <w:rsid w:val="007E750C"/>
    <w:rsid w:val="00874389"/>
    <w:rsid w:val="00876371"/>
    <w:rsid w:val="00876F75"/>
    <w:rsid w:val="008B23DE"/>
    <w:rsid w:val="008D0746"/>
    <w:rsid w:val="008E2FC0"/>
    <w:rsid w:val="00914DEA"/>
    <w:rsid w:val="009239D2"/>
    <w:rsid w:val="009256D4"/>
    <w:rsid w:val="00996EA5"/>
    <w:rsid w:val="009D3E8F"/>
    <w:rsid w:val="009D4864"/>
    <w:rsid w:val="00A046EB"/>
    <w:rsid w:val="00A17354"/>
    <w:rsid w:val="00A24773"/>
    <w:rsid w:val="00A637A5"/>
    <w:rsid w:val="00AC003E"/>
    <w:rsid w:val="00AC0AF5"/>
    <w:rsid w:val="00B059D2"/>
    <w:rsid w:val="00B059D3"/>
    <w:rsid w:val="00B0744C"/>
    <w:rsid w:val="00B4796F"/>
    <w:rsid w:val="00B615A2"/>
    <w:rsid w:val="00B77AFA"/>
    <w:rsid w:val="00B9216A"/>
    <w:rsid w:val="00B978A8"/>
    <w:rsid w:val="00BC1823"/>
    <w:rsid w:val="00BE1106"/>
    <w:rsid w:val="00C200A7"/>
    <w:rsid w:val="00C44701"/>
    <w:rsid w:val="00C53022"/>
    <w:rsid w:val="00C64610"/>
    <w:rsid w:val="00C71856"/>
    <w:rsid w:val="00C744CA"/>
    <w:rsid w:val="00C76622"/>
    <w:rsid w:val="00CC7562"/>
    <w:rsid w:val="00D01C4B"/>
    <w:rsid w:val="00D05AC9"/>
    <w:rsid w:val="00D12BBE"/>
    <w:rsid w:val="00D22006"/>
    <w:rsid w:val="00D26426"/>
    <w:rsid w:val="00D31C26"/>
    <w:rsid w:val="00D40180"/>
    <w:rsid w:val="00D57E59"/>
    <w:rsid w:val="00D60B6C"/>
    <w:rsid w:val="00D65EED"/>
    <w:rsid w:val="00D76AEA"/>
    <w:rsid w:val="00D93D32"/>
    <w:rsid w:val="00D96CFA"/>
    <w:rsid w:val="00D96DC8"/>
    <w:rsid w:val="00D977A0"/>
    <w:rsid w:val="00DD7867"/>
    <w:rsid w:val="00E127DA"/>
    <w:rsid w:val="00E171F0"/>
    <w:rsid w:val="00E30E55"/>
    <w:rsid w:val="00E35CD0"/>
    <w:rsid w:val="00E45CB3"/>
    <w:rsid w:val="00E47328"/>
    <w:rsid w:val="00E85DCA"/>
    <w:rsid w:val="00E93CBE"/>
    <w:rsid w:val="00EA1CFF"/>
    <w:rsid w:val="00ED67A5"/>
    <w:rsid w:val="00ED746F"/>
    <w:rsid w:val="00F3307C"/>
    <w:rsid w:val="00F50612"/>
    <w:rsid w:val="00F76B7A"/>
    <w:rsid w:val="00F840F9"/>
    <w:rsid w:val="00FA6F20"/>
    <w:rsid w:val="00FE5F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48604289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rsid w:val="00AC0AF5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AC0AF5"/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1</Pages>
  <Words>1071</Words>
  <Characters>6109</Characters>
  <Application>Microsoft Macintosh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716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d Niederhuth</dc:creator>
  <cp:keywords/>
  <dc:description/>
  <cp:lastModifiedBy>Chad Niederhuth</cp:lastModifiedBy>
  <cp:revision>2</cp:revision>
  <dcterms:created xsi:type="dcterms:W3CDTF">2017-08-16T17:21:00Z</dcterms:created>
  <dcterms:modified xsi:type="dcterms:W3CDTF">2017-11-14T03:52:00Z</dcterms:modified>
</cp:coreProperties>
</file>